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16B3109A" w14:textId="77777777" w:rsidR="00F70A93" w:rsidRDefault="00F70A93" w:rsidP="00D56450">
          <w:pPr>
            <w:pStyle w:val="Chargdecours"/>
            <w:framePr w:wrap="notBeside" w:hAnchor="page" w:x="3613" w:y="9221"/>
            <w:spacing w:before="0" w:after="0"/>
            <w:ind w:left="0"/>
            <w:jc w:val="left"/>
          </w:pPr>
          <w:r>
            <w:t xml:space="preserve">Ecole : </w:t>
          </w:r>
          <w:r w:rsidRPr="00880685">
            <w:t>Haute Ecole Arc</w:t>
          </w:r>
        </w:p>
        <w:p w14:paraId="6E909505" w14:textId="77777777" w:rsidR="00F70A93" w:rsidRDefault="00F70A93" w:rsidP="00D56450">
          <w:pPr>
            <w:pStyle w:val="Chargdecours"/>
            <w:framePr w:wrap="notBeside" w:hAnchor="page" w:x="3613" w:y="9221"/>
            <w:spacing w:before="0" w:after="0"/>
            <w:ind w:left="0"/>
            <w:jc w:val="left"/>
          </w:pPr>
          <w:r>
            <w:t>Cours : Travail d’étude technique et professionnel</w:t>
          </w:r>
        </w:p>
        <w:p w14:paraId="3BB1E00C" w14:textId="77777777" w:rsidR="00F70A93" w:rsidRDefault="00F70A93" w:rsidP="00D56450">
          <w:pPr>
            <w:pStyle w:val="Chargdecours"/>
            <w:framePr w:wrap="notBeside" w:hAnchor="page" w:x="3613" w:y="9221"/>
            <w:spacing w:before="0" w:after="0"/>
            <w:ind w:left="0"/>
            <w:jc w:val="left"/>
          </w:pPr>
          <w:r>
            <w:t>Classe : 4IG-TPart</w:t>
          </w:r>
        </w:p>
        <w:p w14:paraId="31ECF052" w14:textId="77777777" w:rsidR="00F70A93" w:rsidRDefault="00F70A93" w:rsidP="00D56450">
          <w:pPr>
            <w:pStyle w:val="Chargdecours"/>
            <w:framePr w:wrap="notBeside" w:hAnchor="page" w:x="3613" w:y="9221"/>
            <w:spacing w:before="0" w:after="0"/>
            <w:ind w:left="0"/>
            <w:jc w:val="left"/>
          </w:pPr>
          <w:r>
            <w:t>Chargé de cours : Damien Rosat, Alain Bovet, Michael Perret</w:t>
          </w:r>
          <w:r>
            <w:br/>
            <w:t>Auteur : Riesen Florian, 4IG-TPart</w:t>
          </w:r>
        </w:p>
        <w:p w14:paraId="4908BF08" w14:textId="70680F69" w:rsidR="00607795" w:rsidRDefault="00F70A93" w:rsidP="00D56450">
          <w:pPr>
            <w:pStyle w:val="Chargdecours"/>
            <w:framePr w:wrap="notBeside" w:hAnchor="page" w:x="3613" w:y="9221"/>
            <w:pBdr>
              <w:between w:val="none" w:sz="0" w:space="0" w:color="auto"/>
            </w:pBdr>
            <w:spacing w:before="0" w:after="0"/>
            <w:ind w:left="0"/>
            <w:jc w:val="left"/>
          </w:pPr>
          <w:r>
            <w:t>Version : 1</w:t>
          </w:r>
        </w:p>
        <w:p w14:paraId="12B22895" w14:textId="4CDB4393"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6B744883">
                <wp:simplePos x="0" y="0"/>
                <wp:positionH relativeFrom="column">
                  <wp:posOffset>45148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29A2E6CF" w14:textId="073D0A61" w:rsidR="00607795" w:rsidRDefault="00025F9B">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Abstract</w:t>
      </w:r>
    </w:p>
    <w:p w14:paraId="0721201C" w14:textId="77777777" w:rsidR="00607795" w:rsidRDefault="00607795">
      <w:pPr>
        <w:rPr>
          <w:rFonts w:ascii="Arial Narrow" w:hAnsi="Arial Narrow"/>
          <w:b/>
          <w:bCs/>
          <w:color w:val="525252" w:themeColor="accent3" w:themeShade="80"/>
          <w:sz w:val="28"/>
          <w:szCs w:val="28"/>
        </w:rPr>
      </w:pPr>
    </w:p>
    <w:p w14:paraId="5B673537" w14:textId="77777777" w:rsidR="00607795" w:rsidRPr="00DD0F7D" w:rsidRDefault="00607795">
      <w:pPr>
        <w:rPr>
          <w:rFonts w:ascii="Arial Narrow" w:hAnsi="Arial Narrow"/>
          <w:b/>
          <w:bCs/>
          <w:color w:val="525252" w:themeColor="accent3" w:themeShade="80"/>
          <w:sz w:val="28"/>
          <w:szCs w:val="28"/>
        </w:rPr>
      </w:pPr>
    </w:p>
    <w:p w14:paraId="78E9B060" w14:textId="77777777" w:rsidR="00025F9B" w:rsidRDefault="00025F9B">
      <w:pPr>
        <w:rPr>
          <w:lang w:val="fr-FR"/>
        </w:rPr>
      </w:pPr>
      <w:bookmarkStart w:id="0" w:name="_Toc149849363"/>
      <w:r>
        <w:rPr>
          <w:b/>
          <w:bCs/>
          <w:lang w:val="fr-FR"/>
        </w:rPr>
        <w:br w:type="page"/>
      </w:r>
    </w:p>
    <w:sdt>
      <w:sdtPr>
        <w:rPr>
          <w:rFonts w:asciiTheme="minorHAnsi" w:eastAsiaTheme="minorHAnsi" w:hAnsiTheme="minorHAnsi" w:cstheme="minorBidi"/>
          <w:b w:val="0"/>
          <w:bCs w:val="0"/>
          <w:color w:val="auto"/>
          <w:sz w:val="22"/>
          <w:szCs w:val="22"/>
          <w:lang w:val="fr-FR"/>
        </w:rPr>
        <w:id w:val="1589962303"/>
        <w:docPartObj>
          <w:docPartGallery w:val="Table of Contents"/>
          <w:docPartUnique/>
        </w:docPartObj>
      </w:sdtPr>
      <w:sdtContent>
        <w:p w14:paraId="1AAC4847" w14:textId="5960FD7E" w:rsidR="008B4171" w:rsidRDefault="008B4171" w:rsidP="00607795">
          <w:pPr>
            <w:pStyle w:val="Titre1"/>
            <w:numPr>
              <w:ilvl w:val="0"/>
              <w:numId w:val="0"/>
            </w:numPr>
          </w:pPr>
          <w:r>
            <w:rPr>
              <w:lang w:val="fr-FR"/>
            </w:rPr>
            <w:t>Table des matières</w:t>
          </w:r>
          <w:bookmarkEnd w:id="0"/>
        </w:p>
        <w:p w14:paraId="6761155B" w14:textId="32497892" w:rsidR="00487C87" w:rsidRDefault="00FB4412">
          <w:pPr>
            <w:pStyle w:val="TM1"/>
            <w:tabs>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49849363" w:history="1">
            <w:r w:rsidR="00487C87" w:rsidRPr="00AE1C2C">
              <w:rPr>
                <w:rStyle w:val="Lienhypertexte"/>
                <w:noProof/>
                <w:lang w:val="fr-FR"/>
              </w:rPr>
              <w:t>Table des matières</w:t>
            </w:r>
            <w:r w:rsidR="00487C87">
              <w:rPr>
                <w:noProof/>
                <w:webHidden/>
              </w:rPr>
              <w:tab/>
            </w:r>
            <w:r w:rsidR="00487C87">
              <w:rPr>
                <w:noProof/>
                <w:webHidden/>
              </w:rPr>
              <w:fldChar w:fldCharType="begin"/>
            </w:r>
            <w:r w:rsidR="00487C87">
              <w:rPr>
                <w:noProof/>
                <w:webHidden/>
              </w:rPr>
              <w:instrText xml:space="preserve"> PAGEREF _Toc149849363 \h </w:instrText>
            </w:r>
            <w:r w:rsidR="00487C87">
              <w:rPr>
                <w:noProof/>
                <w:webHidden/>
              </w:rPr>
            </w:r>
            <w:r w:rsidR="00487C87">
              <w:rPr>
                <w:noProof/>
                <w:webHidden/>
              </w:rPr>
              <w:fldChar w:fldCharType="separate"/>
            </w:r>
            <w:r w:rsidR="00487C87">
              <w:rPr>
                <w:noProof/>
                <w:webHidden/>
              </w:rPr>
              <w:t>1</w:t>
            </w:r>
            <w:r w:rsidR="00487C87">
              <w:rPr>
                <w:noProof/>
                <w:webHidden/>
              </w:rPr>
              <w:fldChar w:fldCharType="end"/>
            </w:r>
          </w:hyperlink>
        </w:p>
        <w:p w14:paraId="127D2AF0" w14:textId="58F49E5D"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64" w:history="1">
            <w:r w:rsidR="00487C87" w:rsidRPr="00AE1C2C">
              <w:rPr>
                <w:rStyle w:val="Lienhypertexte"/>
                <w:noProof/>
              </w:rPr>
              <w:t>1.</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Introduction</w:t>
            </w:r>
            <w:r w:rsidR="00487C87">
              <w:rPr>
                <w:noProof/>
                <w:webHidden/>
              </w:rPr>
              <w:tab/>
            </w:r>
            <w:r w:rsidR="00487C87">
              <w:rPr>
                <w:noProof/>
                <w:webHidden/>
              </w:rPr>
              <w:fldChar w:fldCharType="begin"/>
            </w:r>
            <w:r w:rsidR="00487C87">
              <w:rPr>
                <w:noProof/>
                <w:webHidden/>
              </w:rPr>
              <w:instrText xml:space="preserve"> PAGEREF _Toc149849364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66E4FBB9" w14:textId="3C247DAD"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65" w:history="1">
            <w:r w:rsidR="00487C87" w:rsidRPr="00AE1C2C">
              <w:rPr>
                <w:rStyle w:val="Lienhypertexte"/>
                <w:noProof/>
              </w:rPr>
              <w:t>2.</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Les algorithmes de profilage et de recommandation</w:t>
            </w:r>
            <w:r w:rsidR="00487C87">
              <w:rPr>
                <w:noProof/>
                <w:webHidden/>
              </w:rPr>
              <w:tab/>
            </w:r>
            <w:r w:rsidR="00487C87">
              <w:rPr>
                <w:noProof/>
                <w:webHidden/>
              </w:rPr>
              <w:fldChar w:fldCharType="begin"/>
            </w:r>
            <w:r w:rsidR="00487C87">
              <w:rPr>
                <w:noProof/>
                <w:webHidden/>
              </w:rPr>
              <w:instrText xml:space="preserve"> PAGEREF _Toc149849365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7999CD6F" w14:textId="6B5A25E1"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66" w:history="1">
            <w:r w:rsidR="00487C87" w:rsidRPr="00AE1C2C">
              <w:rPr>
                <w:rStyle w:val="Lienhypertexte"/>
                <w:noProof/>
              </w:rPr>
              <w:t>2.1.</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Définition et histoire</w:t>
            </w:r>
            <w:r w:rsidR="00487C87">
              <w:rPr>
                <w:noProof/>
                <w:webHidden/>
              </w:rPr>
              <w:tab/>
            </w:r>
            <w:r w:rsidR="00487C87">
              <w:rPr>
                <w:noProof/>
                <w:webHidden/>
              </w:rPr>
              <w:fldChar w:fldCharType="begin"/>
            </w:r>
            <w:r w:rsidR="00487C87">
              <w:rPr>
                <w:noProof/>
                <w:webHidden/>
              </w:rPr>
              <w:instrText xml:space="preserve"> PAGEREF _Toc149849366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1C6B0460" w14:textId="070A092D"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67" w:history="1">
            <w:r w:rsidR="00487C87" w:rsidRPr="00AE1C2C">
              <w:rPr>
                <w:rStyle w:val="Lienhypertexte"/>
                <w:noProof/>
              </w:rPr>
              <w:t>2.2.</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Fonctionnement des algorithmes</w:t>
            </w:r>
            <w:r w:rsidR="00487C87">
              <w:rPr>
                <w:noProof/>
                <w:webHidden/>
              </w:rPr>
              <w:tab/>
            </w:r>
            <w:r w:rsidR="00487C87">
              <w:rPr>
                <w:noProof/>
                <w:webHidden/>
              </w:rPr>
              <w:fldChar w:fldCharType="begin"/>
            </w:r>
            <w:r w:rsidR="00487C87">
              <w:rPr>
                <w:noProof/>
                <w:webHidden/>
              </w:rPr>
              <w:instrText xml:space="preserve"> PAGEREF _Toc149849367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5093A3D3" w14:textId="5C4C6C64"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68" w:history="1">
            <w:r w:rsidR="00487C87" w:rsidRPr="00AE1C2C">
              <w:rPr>
                <w:rStyle w:val="Lienhypertexte"/>
                <w:noProof/>
              </w:rPr>
              <w:t>2.3.</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Domaines d'application</w:t>
            </w:r>
            <w:r w:rsidR="00487C87">
              <w:rPr>
                <w:noProof/>
                <w:webHidden/>
              </w:rPr>
              <w:tab/>
            </w:r>
            <w:r w:rsidR="00487C87">
              <w:rPr>
                <w:noProof/>
                <w:webHidden/>
              </w:rPr>
              <w:fldChar w:fldCharType="begin"/>
            </w:r>
            <w:r w:rsidR="00487C87">
              <w:rPr>
                <w:noProof/>
                <w:webHidden/>
              </w:rPr>
              <w:instrText xml:space="preserve"> PAGEREF _Toc149849368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4B00C465" w14:textId="0F2B8B0D"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69" w:history="1">
            <w:r w:rsidR="00487C87" w:rsidRPr="00AE1C2C">
              <w:rPr>
                <w:rStyle w:val="Lienhypertexte"/>
                <w:noProof/>
              </w:rPr>
              <w:t>2.4.</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Avantages et bénéfices</w:t>
            </w:r>
            <w:r w:rsidR="00487C87">
              <w:rPr>
                <w:noProof/>
                <w:webHidden/>
              </w:rPr>
              <w:tab/>
            </w:r>
            <w:r w:rsidR="00487C87">
              <w:rPr>
                <w:noProof/>
                <w:webHidden/>
              </w:rPr>
              <w:fldChar w:fldCharType="begin"/>
            </w:r>
            <w:r w:rsidR="00487C87">
              <w:rPr>
                <w:noProof/>
                <w:webHidden/>
              </w:rPr>
              <w:instrText xml:space="preserve"> PAGEREF _Toc149849369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777B425C" w14:textId="27A9CBC9"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0" w:history="1">
            <w:r w:rsidR="00487C87" w:rsidRPr="00AE1C2C">
              <w:rPr>
                <w:rStyle w:val="Lienhypertexte"/>
                <w:noProof/>
              </w:rPr>
              <w:t>2.5.</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Limitations</w:t>
            </w:r>
            <w:r w:rsidR="00487C87">
              <w:rPr>
                <w:noProof/>
                <w:webHidden/>
              </w:rPr>
              <w:tab/>
            </w:r>
            <w:r w:rsidR="00487C87">
              <w:rPr>
                <w:noProof/>
                <w:webHidden/>
              </w:rPr>
              <w:fldChar w:fldCharType="begin"/>
            </w:r>
            <w:r w:rsidR="00487C87">
              <w:rPr>
                <w:noProof/>
                <w:webHidden/>
              </w:rPr>
              <w:instrText xml:space="preserve"> PAGEREF _Toc149849370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4EADC44C" w14:textId="26BB95D9"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71" w:history="1">
            <w:r w:rsidR="00487C87" w:rsidRPr="00AE1C2C">
              <w:rPr>
                <w:rStyle w:val="Lienhypertexte"/>
                <w:noProof/>
              </w:rPr>
              <w:t>3.</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La publicité ciblée et les algorithmes de profilage</w:t>
            </w:r>
            <w:r w:rsidR="00487C87">
              <w:rPr>
                <w:noProof/>
                <w:webHidden/>
              </w:rPr>
              <w:tab/>
            </w:r>
            <w:r w:rsidR="00487C87">
              <w:rPr>
                <w:noProof/>
                <w:webHidden/>
              </w:rPr>
              <w:fldChar w:fldCharType="begin"/>
            </w:r>
            <w:r w:rsidR="00487C87">
              <w:rPr>
                <w:noProof/>
                <w:webHidden/>
              </w:rPr>
              <w:instrText xml:space="preserve"> PAGEREF _Toc149849371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7B5081A1" w14:textId="6683481E"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2" w:history="1">
            <w:r w:rsidR="00487C87" w:rsidRPr="00AE1C2C">
              <w:rPr>
                <w:rStyle w:val="Lienhypertexte"/>
                <w:noProof/>
              </w:rPr>
              <w:t>3.1.</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Principes de la publicité ciblée</w:t>
            </w:r>
            <w:r w:rsidR="00487C87">
              <w:rPr>
                <w:noProof/>
                <w:webHidden/>
              </w:rPr>
              <w:tab/>
            </w:r>
            <w:r w:rsidR="00487C87">
              <w:rPr>
                <w:noProof/>
                <w:webHidden/>
              </w:rPr>
              <w:fldChar w:fldCharType="begin"/>
            </w:r>
            <w:r w:rsidR="00487C87">
              <w:rPr>
                <w:noProof/>
                <w:webHidden/>
              </w:rPr>
              <w:instrText xml:space="preserve"> PAGEREF _Toc149849372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5A89FE83" w14:textId="27A6233F"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3" w:history="1">
            <w:r w:rsidR="00487C87" w:rsidRPr="00AE1C2C">
              <w:rPr>
                <w:rStyle w:val="Lienhypertexte"/>
                <w:noProof/>
              </w:rPr>
              <w:t>3.2.</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Enjeux économiques</w:t>
            </w:r>
            <w:r w:rsidR="00487C87">
              <w:rPr>
                <w:noProof/>
                <w:webHidden/>
              </w:rPr>
              <w:tab/>
            </w:r>
            <w:r w:rsidR="00487C87">
              <w:rPr>
                <w:noProof/>
                <w:webHidden/>
              </w:rPr>
              <w:fldChar w:fldCharType="begin"/>
            </w:r>
            <w:r w:rsidR="00487C87">
              <w:rPr>
                <w:noProof/>
                <w:webHidden/>
              </w:rPr>
              <w:instrText xml:space="preserve"> PAGEREF _Toc149849373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7AF5DFB2" w14:textId="41DF69B3"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4" w:history="1">
            <w:r w:rsidR="00487C87" w:rsidRPr="00AE1C2C">
              <w:rPr>
                <w:rStyle w:val="Lienhypertexte"/>
                <w:noProof/>
              </w:rPr>
              <w:t>3.3.</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Exemples concrets et études de cas</w:t>
            </w:r>
            <w:r w:rsidR="00487C87">
              <w:rPr>
                <w:noProof/>
                <w:webHidden/>
              </w:rPr>
              <w:tab/>
            </w:r>
            <w:r w:rsidR="00487C87">
              <w:rPr>
                <w:noProof/>
                <w:webHidden/>
              </w:rPr>
              <w:fldChar w:fldCharType="begin"/>
            </w:r>
            <w:r w:rsidR="00487C87">
              <w:rPr>
                <w:noProof/>
                <w:webHidden/>
              </w:rPr>
              <w:instrText xml:space="preserve"> PAGEREF _Toc149849374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4593B663" w14:textId="7B86641B"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5" w:history="1">
            <w:r w:rsidR="00487C87" w:rsidRPr="00AE1C2C">
              <w:rPr>
                <w:rStyle w:val="Lienhypertexte"/>
                <w:noProof/>
              </w:rPr>
              <w:t>3.4.</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Impacts sur la consommation</w:t>
            </w:r>
            <w:r w:rsidR="00487C87">
              <w:rPr>
                <w:noProof/>
                <w:webHidden/>
              </w:rPr>
              <w:tab/>
            </w:r>
            <w:r w:rsidR="00487C87">
              <w:rPr>
                <w:noProof/>
                <w:webHidden/>
              </w:rPr>
              <w:fldChar w:fldCharType="begin"/>
            </w:r>
            <w:r w:rsidR="00487C87">
              <w:rPr>
                <w:noProof/>
                <w:webHidden/>
              </w:rPr>
              <w:instrText xml:space="preserve"> PAGEREF _Toc149849375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4EC8BE38" w14:textId="208C6AF3"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6" w:history="1">
            <w:r w:rsidR="00487C87" w:rsidRPr="00AE1C2C">
              <w:rPr>
                <w:rStyle w:val="Lienhypertexte"/>
                <w:noProof/>
              </w:rPr>
              <w:t>3.5.</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Avis critiques</w:t>
            </w:r>
            <w:r w:rsidR="00487C87">
              <w:rPr>
                <w:noProof/>
                <w:webHidden/>
              </w:rPr>
              <w:tab/>
            </w:r>
            <w:r w:rsidR="00487C87">
              <w:rPr>
                <w:noProof/>
                <w:webHidden/>
              </w:rPr>
              <w:fldChar w:fldCharType="begin"/>
            </w:r>
            <w:r w:rsidR="00487C87">
              <w:rPr>
                <w:noProof/>
                <w:webHidden/>
              </w:rPr>
              <w:instrText xml:space="preserve"> PAGEREF _Toc149849376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06364469" w14:textId="723F2A66"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77" w:history="1">
            <w:r w:rsidR="00487C87" w:rsidRPr="00AE1C2C">
              <w:rPr>
                <w:rStyle w:val="Lienhypertexte"/>
                <w:noProof/>
              </w:rPr>
              <w:t>4.</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Les impacts sur les utilisateurs et la société</w:t>
            </w:r>
            <w:r w:rsidR="00487C87">
              <w:rPr>
                <w:noProof/>
                <w:webHidden/>
              </w:rPr>
              <w:tab/>
            </w:r>
            <w:r w:rsidR="00487C87">
              <w:rPr>
                <w:noProof/>
                <w:webHidden/>
              </w:rPr>
              <w:fldChar w:fldCharType="begin"/>
            </w:r>
            <w:r w:rsidR="00487C87">
              <w:rPr>
                <w:noProof/>
                <w:webHidden/>
              </w:rPr>
              <w:instrText xml:space="preserve"> PAGEREF _Toc149849377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6AEB305B" w14:textId="6CCF4A81"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8" w:history="1">
            <w:r w:rsidR="00487C87" w:rsidRPr="00AE1C2C">
              <w:rPr>
                <w:rStyle w:val="Lienhypertexte"/>
                <w:noProof/>
              </w:rPr>
              <w:t>4.1.</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Impacts psychologiques</w:t>
            </w:r>
            <w:r w:rsidR="00487C87">
              <w:rPr>
                <w:noProof/>
                <w:webHidden/>
              </w:rPr>
              <w:tab/>
            </w:r>
            <w:r w:rsidR="00487C87">
              <w:rPr>
                <w:noProof/>
                <w:webHidden/>
              </w:rPr>
              <w:fldChar w:fldCharType="begin"/>
            </w:r>
            <w:r w:rsidR="00487C87">
              <w:rPr>
                <w:noProof/>
                <w:webHidden/>
              </w:rPr>
              <w:instrText xml:space="preserve"> PAGEREF _Toc149849378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5BAB0672" w14:textId="75FD411E"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79" w:history="1">
            <w:r w:rsidR="00487C87" w:rsidRPr="00AE1C2C">
              <w:rPr>
                <w:rStyle w:val="Lienhypertexte"/>
                <w:noProof/>
              </w:rPr>
              <w:t>4.2.</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Conséquences sociales</w:t>
            </w:r>
            <w:r w:rsidR="00487C87">
              <w:rPr>
                <w:noProof/>
                <w:webHidden/>
              </w:rPr>
              <w:tab/>
            </w:r>
            <w:r w:rsidR="00487C87">
              <w:rPr>
                <w:noProof/>
                <w:webHidden/>
              </w:rPr>
              <w:fldChar w:fldCharType="begin"/>
            </w:r>
            <w:r w:rsidR="00487C87">
              <w:rPr>
                <w:noProof/>
                <w:webHidden/>
              </w:rPr>
              <w:instrText xml:space="preserve"> PAGEREF _Toc149849379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4B233920" w14:textId="7686DDC5"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80" w:history="1">
            <w:r w:rsidR="00487C87" w:rsidRPr="00AE1C2C">
              <w:rPr>
                <w:rStyle w:val="Lienhypertexte"/>
                <w:noProof/>
              </w:rPr>
              <w:t>4.3.</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Questions éthiques</w:t>
            </w:r>
            <w:r w:rsidR="00487C87">
              <w:rPr>
                <w:noProof/>
                <w:webHidden/>
              </w:rPr>
              <w:tab/>
            </w:r>
            <w:r w:rsidR="00487C87">
              <w:rPr>
                <w:noProof/>
                <w:webHidden/>
              </w:rPr>
              <w:fldChar w:fldCharType="begin"/>
            </w:r>
            <w:r w:rsidR="00487C87">
              <w:rPr>
                <w:noProof/>
                <w:webHidden/>
              </w:rPr>
              <w:instrText xml:space="preserve"> PAGEREF _Toc149849380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2153682E" w14:textId="29E79A83" w:rsidR="00487C87"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49849381" w:history="1">
            <w:r w:rsidR="00487C87" w:rsidRPr="00AE1C2C">
              <w:rPr>
                <w:rStyle w:val="Lienhypertexte"/>
                <w:noProof/>
              </w:rPr>
              <w:t>4.4.</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Perspectives d'avenir</w:t>
            </w:r>
            <w:r w:rsidR="00487C87">
              <w:rPr>
                <w:noProof/>
                <w:webHidden/>
              </w:rPr>
              <w:tab/>
            </w:r>
            <w:r w:rsidR="00487C87">
              <w:rPr>
                <w:noProof/>
                <w:webHidden/>
              </w:rPr>
              <w:fldChar w:fldCharType="begin"/>
            </w:r>
            <w:r w:rsidR="00487C87">
              <w:rPr>
                <w:noProof/>
                <w:webHidden/>
              </w:rPr>
              <w:instrText xml:space="preserve"> PAGEREF _Toc149849381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17D0613D" w14:textId="3FA98DAD"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82" w:history="1">
            <w:r w:rsidR="00487C87" w:rsidRPr="00AE1C2C">
              <w:rPr>
                <w:rStyle w:val="Lienhypertexte"/>
                <w:noProof/>
              </w:rPr>
              <w:t>5.</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Enquête sur les perceptions et attitudes</w:t>
            </w:r>
            <w:r w:rsidR="00487C87">
              <w:rPr>
                <w:noProof/>
                <w:webHidden/>
              </w:rPr>
              <w:tab/>
            </w:r>
            <w:r w:rsidR="00487C87">
              <w:rPr>
                <w:noProof/>
                <w:webHidden/>
              </w:rPr>
              <w:fldChar w:fldCharType="begin"/>
            </w:r>
            <w:r w:rsidR="00487C87">
              <w:rPr>
                <w:noProof/>
                <w:webHidden/>
              </w:rPr>
              <w:instrText xml:space="preserve"> PAGEREF _Toc149849382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302F214D" w14:textId="336B4634"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83" w:history="1">
            <w:r w:rsidR="00487C87" w:rsidRPr="00AE1C2C">
              <w:rPr>
                <w:rStyle w:val="Lienhypertexte"/>
                <w:noProof/>
              </w:rPr>
              <w:t>6.</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Les alternatives aux algorithmes de profilage publicitaire</w:t>
            </w:r>
            <w:r w:rsidR="00487C87">
              <w:rPr>
                <w:noProof/>
                <w:webHidden/>
              </w:rPr>
              <w:tab/>
            </w:r>
            <w:r w:rsidR="00487C87">
              <w:rPr>
                <w:noProof/>
                <w:webHidden/>
              </w:rPr>
              <w:fldChar w:fldCharType="begin"/>
            </w:r>
            <w:r w:rsidR="00487C87">
              <w:rPr>
                <w:noProof/>
                <w:webHidden/>
              </w:rPr>
              <w:instrText xml:space="preserve"> PAGEREF _Toc149849383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1B1D4D08" w14:textId="3FB45C5A"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84" w:history="1">
            <w:r w:rsidR="00487C87" w:rsidRPr="00AE1C2C">
              <w:rPr>
                <w:rStyle w:val="Lienhypertexte"/>
                <w:noProof/>
              </w:rPr>
              <w:t>7.</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Conclusion</w:t>
            </w:r>
            <w:r w:rsidR="00487C87">
              <w:rPr>
                <w:noProof/>
                <w:webHidden/>
              </w:rPr>
              <w:tab/>
            </w:r>
            <w:r w:rsidR="00487C87">
              <w:rPr>
                <w:noProof/>
                <w:webHidden/>
              </w:rPr>
              <w:fldChar w:fldCharType="begin"/>
            </w:r>
            <w:r w:rsidR="00487C87">
              <w:rPr>
                <w:noProof/>
                <w:webHidden/>
              </w:rPr>
              <w:instrText xml:space="preserve"> PAGEREF _Toc149849384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4E20FF60" w14:textId="4AEF54AD" w:rsidR="00487C87"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49849385" w:history="1">
            <w:r w:rsidR="00487C87" w:rsidRPr="00AE1C2C">
              <w:rPr>
                <w:rStyle w:val="Lienhypertexte"/>
                <w:noProof/>
              </w:rPr>
              <w:t>8.</w:t>
            </w:r>
            <w:r w:rsidR="00487C87">
              <w:rPr>
                <w:rFonts w:asciiTheme="minorHAnsi" w:eastAsiaTheme="minorEastAsia" w:hAnsiTheme="minorHAnsi"/>
                <w:noProof/>
                <w:kern w:val="2"/>
                <w:sz w:val="22"/>
                <w:lang w:eastAsia="fr-CH"/>
                <w14:ligatures w14:val="standardContextual"/>
              </w:rPr>
              <w:tab/>
            </w:r>
            <w:r w:rsidR="00487C87" w:rsidRPr="00AE1C2C">
              <w:rPr>
                <w:rStyle w:val="Lienhypertexte"/>
                <w:noProof/>
              </w:rPr>
              <w:t>Bibliographie</w:t>
            </w:r>
            <w:r w:rsidR="00487C87">
              <w:rPr>
                <w:noProof/>
                <w:webHidden/>
              </w:rPr>
              <w:tab/>
            </w:r>
            <w:r w:rsidR="00487C87">
              <w:rPr>
                <w:noProof/>
                <w:webHidden/>
              </w:rPr>
              <w:fldChar w:fldCharType="begin"/>
            </w:r>
            <w:r w:rsidR="00487C87">
              <w:rPr>
                <w:noProof/>
                <w:webHidden/>
              </w:rPr>
              <w:instrText xml:space="preserve"> PAGEREF _Toc149849385 \h </w:instrText>
            </w:r>
            <w:r w:rsidR="00487C87">
              <w:rPr>
                <w:noProof/>
                <w:webHidden/>
              </w:rPr>
            </w:r>
            <w:r w:rsidR="00487C87">
              <w:rPr>
                <w:noProof/>
                <w:webHidden/>
              </w:rPr>
              <w:fldChar w:fldCharType="separate"/>
            </w:r>
            <w:r w:rsidR="00487C87">
              <w:rPr>
                <w:noProof/>
                <w:webHidden/>
              </w:rPr>
              <w:t>2</w:t>
            </w:r>
            <w:r w:rsidR="00487C87">
              <w:rPr>
                <w:noProof/>
                <w:webHidden/>
              </w:rPr>
              <w:fldChar w:fldCharType="end"/>
            </w:r>
          </w:hyperlink>
        </w:p>
        <w:p w14:paraId="5E5D96DF" w14:textId="62F1ED0D"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45919A58" w14:textId="77777777" w:rsidR="00FA4F8A" w:rsidRDefault="00FA4F8A">
      <w:pPr>
        <w:rPr>
          <w:rFonts w:ascii="Arial Narrow" w:hAnsi="Arial Narrow"/>
          <w:b/>
          <w:bCs/>
          <w:color w:val="525252" w:themeColor="accent3" w:themeShade="80"/>
          <w:sz w:val="28"/>
          <w:szCs w:val="28"/>
        </w:rPr>
      </w:pPr>
    </w:p>
    <w:p w14:paraId="7C29640F" w14:textId="77777777" w:rsidR="00FA4F8A" w:rsidRDefault="00FA4F8A">
      <w:pPr>
        <w:rPr>
          <w:rFonts w:ascii="Arial Narrow" w:hAnsi="Arial Narrow"/>
          <w:b/>
          <w:bCs/>
          <w:color w:val="525252" w:themeColor="accent3" w:themeShade="80"/>
          <w:sz w:val="28"/>
          <w:szCs w:val="28"/>
        </w:rPr>
      </w:pPr>
    </w:p>
    <w:p w14:paraId="2854640F" w14:textId="77777777" w:rsidR="00093075" w:rsidRDefault="00093075">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1" w:name="_Toc149849364"/>
      <w:r w:rsidRPr="007C0A41">
        <w:lastRenderedPageBreak/>
        <w:t>Introduction</w:t>
      </w:r>
      <w:bookmarkEnd w:id="1"/>
    </w:p>
    <w:p w14:paraId="03825E21" w14:textId="0D3F0B9F" w:rsidR="00735662" w:rsidRDefault="0000665C" w:rsidP="0000665C">
      <w:pPr>
        <w:jc w:val="both"/>
      </w:pPr>
      <w:r>
        <w:t>J’ai récemment été recruté pour remplacer un professeur à l’école supérieure des métiers de Lausanne. Le cours que je devrais présenter aux élèves se prénomme « Algorithmie 1 ». Il consiste en l’apprentissage des bases de la programmation et de l’algorithmie, le tout avec le langage Python.</w:t>
      </w:r>
    </w:p>
    <w:p w14:paraId="2EA5EA63" w14:textId="5458B213" w:rsidR="00215586" w:rsidRDefault="0000665C" w:rsidP="0000665C">
      <w:pPr>
        <w:jc w:val="both"/>
      </w:pPr>
      <w:r>
        <w:t xml:space="preserve">Lors de la prise de décision sur le sujet de ce rapport, il m’a semblé judicieux d’utiliser cette opportunité pour réaliser une expérience intéressante est dans l’air du temps. Mon principal problème a été de trouver des exercices spécifiques aux éléments vus en cours. Ceux du support de cours sont très bien, mais étant donné que le programme ne suit pas parfaitement ce support, les exercices ne sont donc pas à chaque fois </w:t>
      </w:r>
      <w:r w:rsidR="00215586">
        <w:t>pertinents</w:t>
      </w:r>
      <w:r>
        <w:t>.</w:t>
      </w:r>
    </w:p>
    <w:p w14:paraId="0990A902" w14:textId="136D030F" w:rsidR="0000665C" w:rsidRPr="00735662" w:rsidRDefault="00215586" w:rsidP="0000665C">
      <w:pPr>
        <w:jc w:val="both"/>
      </w:pPr>
      <w:r>
        <w:t xml:space="preserve">Etant développeur, j’ai pris comme objectif d’utiliser la partie « cachée » de </w:t>
      </w:r>
      <w:proofErr w:type="spellStart"/>
      <w:r>
        <w:t>ChatGPT</w:t>
      </w:r>
      <w:proofErr w:type="spellEnd"/>
      <w:r>
        <w:t xml:space="preserve"> pour pouvoir générer des exercices Python. L’objectif est d’envoyer chaque semaine une liste d’exercices aux étudiants sans les prévenir que ces derniers viennent d’une IA, puis à la fin du semestre synthétiser leurs avis sur ces derniers.</w:t>
      </w:r>
    </w:p>
    <w:p w14:paraId="6EEEE370" w14:textId="24C7E98A" w:rsidR="008B4171" w:rsidRDefault="00025F9B" w:rsidP="007C0A41">
      <w:pPr>
        <w:pStyle w:val="Titre1"/>
      </w:pPr>
      <w:r>
        <w:t>Revue de la littérature</w:t>
      </w:r>
    </w:p>
    <w:p w14:paraId="3C220366" w14:textId="03085366" w:rsidR="00FA4F8A" w:rsidRDefault="00025F9B" w:rsidP="00FA4F8A">
      <w:pPr>
        <w:pStyle w:val="Titre2"/>
      </w:pPr>
      <w:r>
        <w:t>L’intelligence artificiel dans le milieu éducatif</w:t>
      </w:r>
      <w:bookmarkStart w:id="2" w:name="_Toc149849368"/>
    </w:p>
    <w:p w14:paraId="163409E9" w14:textId="00C40395" w:rsidR="007B222A" w:rsidRDefault="007B222A" w:rsidP="0018525B">
      <w:pPr>
        <w:jc w:val="both"/>
      </w:pPr>
      <w:r>
        <w:t>L’Unesco</w:t>
      </w:r>
      <w:r>
        <w:rPr>
          <w:rStyle w:val="Appelnotedebasdep"/>
        </w:rPr>
        <w:footnoteReference w:id="1"/>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3F687C">
        <w:rPr>
          <w:rStyle w:val="Appelnotedebasdep"/>
        </w:rPr>
        <w:footnoteReference w:id="2"/>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bookmarkEnd w:id="2"/>
    <w:p w14:paraId="283FC8E6" w14:textId="77777777" w:rsidR="00144DA5" w:rsidRDefault="0018525B" w:rsidP="0018525B">
      <w:r>
        <w:t>Le 18 mai 2019 a été accepté le « consensus de Beijing sur l’Intelligence artificielle et l’éducation</w:t>
      </w:r>
      <w:r>
        <w:rPr>
          <w:rStyle w:val="Appelnotedebasdep"/>
        </w:rPr>
        <w:footnoteReference w:id="3"/>
      </w:r>
      <w:r>
        <w:t xml:space="preserve"> ». Ce dernier a établi 5 </w:t>
      </w:r>
      <w:r w:rsidR="00144DA5">
        <w:t>domaines de recommandations stratégiques :</w:t>
      </w:r>
    </w:p>
    <w:p w14:paraId="52B13EBF" w14:textId="39FD0AD3" w:rsidR="00144DA5" w:rsidRDefault="00144DA5" w:rsidP="00144DA5">
      <w:pPr>
        <w:pStyle w:val="Paragraphedeliste"/>
        <w:numPr>
          <w:ilvl w:val="0"/>
          <w:numId w:val="7"/>
        </w:numPr>
      </w:pPr>
      <w:r>
        <w:t xml:space="preserve">L’IA au service de la gestion et de la mise en œuvre de l’éducation </w:t>
      </w:r>
    </w:p>
    <w:p w14:paraId="74C108AA" w14:textId="1F6169E0" w:rsidR="00144DA5" w:rsidRDefault="00144DA5" w:rsidP="00144DA5">
      <w:pPr>
        <w:pStyle w:val="Paragraphedeliste"/>
        <w:numPr>
          <w:ilvl w:val="0"/>
          <w:numId w:val="7"/>
        </w:numPr>
      </w:pPr>
      <w:r>
        <w:t xml:space="preserve">L’IA au service de l’autonomisation des enseignants et de leur enseignement </w:t>
      </w:r>
    </w:p>
    <w:p w14:paraId="2C765573" w14:textId="41677B96" w:rsidR="00144DA5" w:rsidRDefault="00144DA5" w:rsidP="00144DA5">
      <w:pPr>
        <w:pStyle w:val="Paragraphedeliste"/>
        <w:numPr>
          <w:ilvl w:val="0"/>
          <w:numId w:val="7"/>
        </w:numPr>
      </w:pPr>
      <w:r>
        <w:t xml:space="preserve">L’IA au service de l’apprentissage et de l’évaluation des acquis </w:t>
      </w:r>
    </w:p>
    <w:p w14:paraId="52B8E1A3" w14:textId="77278007" w:rsidR="00144DA5" w:rsidRDefault="00144DA5" w:rsidP="00144DA5">
      <w:pPr>
        <w:pStyle w:val="Paragraphedeliste"/>
        <w:numPr>
          <w:ilvl w:val="0"/>
          <w:numId w:val="7"/>
        </w:numPr>
      </w:pPr>
      <w:r>
        <w:t xml:space="preserve">Développer les valeurs et compétences nécessaires dans la vie et au travail à l’ère de l’IA </w:t>
      </w:r>
    </w:p>
    <w:p w14:paraId="7442AA9E" w14:textId="19B50149" w:rsidR="0018525B" w:rsidRDefault="00144DA5" w:rsidP="00144DA5">
      <w:pPr>
        <w:pStyle w:val="Paragraphedeliste"/>
        <w:numPr>
          <w:ilvl w:val="0"/>
          <w:numId w:val="7"/>
        </w:numPr>
      </w:pPr>
      <w:r>
        <w:t>L’IA comme moyen d’offrir à tous des possibilités d’apprentissage tout au long de la vie.</w:t>
      </w:r>
      <w:r w:rsidR="0018525B">
        <w:t xml:space="preserve"> </w:t>
      </w:r>
    </w:p>
    <w:p w14:paraId="2797088A" w14:textId="77777777" w:rsidR="00144DA5" w:rsidRDefault="00144DA5" w:rsidP="00144DA5"/>
    <w:p w14:paraId="1D6CCB25" w14:textId="55406D7F" w:rsidR="007C0A41" w:rsidRDefault="003001FD" w:rsidP="007C0A41">
      <w:pPr>
        <w:pStyle w:val="Titre2"/>
      </w:pPr>
      <w:r>
        <w:lastRenderedPageBreak/>
        <w:t>Avantages et Inconvénients</w:t>
      </w:r>
    </w:p>
    <w:p w14:paraId="147D22BC" w14:textId="5D41D9BC" w:rsidR="0013604A" w:rsidRDefault="003001FD" w:rsidP="003001FD">
      <w:pPr>
        <w:jc w:val="both"/>
      </w:pPr>
      <w:r>
        <w:t>L’arrivée de l’intelligence artificielles a eu un accueil très mitigé de la part des professionnels du domaine de l’éduction. Après plusieurs analyses, des points positifs et négatifs ont été décelés</w:t>
      </w:r>
      <w:r w:rsidR="00866D93">
        <w:rPr>
          <w:rStyle w:val="Appelnotedebasdep"/>
        </w:rPr>
        <w:footnoteReference w:id="4"/>
      </w:r>
      <w:r>
        <w:t>.</w:t>
      </w:r>
    </w:p>
    <w:p w14:paraId="1367DEBE" w14:textId="4AA1E482" w:rsidR="00390027" w:rsidRPr="00390027" w:rsidRDefault="003001FD" w:rsidP="00390027">
      <w:pPr>
        <w:pStyle w:val="Titre3"/>
      </w:pPr>
      <w:r w:rsidRPr="00390027">
        <w:t>Avantages</w:t>
      </w:r>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2B21C3D0"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441CC05C" w:rsidR="0073018C" w:rsidRPr="0073018C" w:rsidRDefault="0073018C" w:rsidP="0073018C">
      <w:pPr>
        <w:pStyle w:val="Paragraphedeliste"/>
        <w:jc w:val="both"/>
      </w:pPr>
      <w:r>
        <w:t>L’angle d’approche de l’IA est différent. Grâce à des méthodes d’approches interactives, elle peut modifier le contenu de ses cours et faire un retour instantané.</w:t>
      </w: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0F459B0F" w:rsidR="0073018C" w:rsidRPr="0073018C"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p>
    <w:p w14:paraId="729DABCD" w14:textId="79FC6003" w:rsidR="0073018C" w:rsidRDefault="0073018C" w:rsidP="00390027">
      <w:pPr>
        <w:pStyle w:val="Paragraphedeliste"/>
        <w:numPr>
          <w:ilvl w:val="0"/>
          <w:numId w:val="9"/>
        </w:numPr>
        <w:rPr>
          <w:u w:val="single"/>
        </w:rPr>
      </w:pPr>
      <w:r>
        <w:rPr>
          <w:u w:val="single"/>
        </w:rPr>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r>
        <w:t>Inconvénients</w:t>
      </w:r>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P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P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27CDCD3D" w14:textId="148261CB" w:rsidR="00847CCD" w:rsidRPr="00847CCD" w:rsidRDefault="00847CCD" w:rsidP="005C6874">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p>
    <w:p w14:paraId="7E68CCDA" w14:textId="77777777" w:rsidR="00F435CF" w:rsidRDefault="00F435CF" w:rsidP="00F435CF"/>
    <w:p w14:paraId="1D153435" w14:textId="77777777" w:rsidR="005C6874" w:rsidRDefault="005C6874">
      <w:pPr>
        <w:rPr>
          <w:rFonts w:ascii="Arial Narrow" w:eastAsiaTheme="majorEastAsia" w:hAnsi="Arial Narrow" w:cstheme="majorBidi"/>
          <w:b/>
          <w:bCs/>
          <w:color w:val="525252" w:themeColor="accent3" w:themeShade="80"/>
          <w:sz w:val="28"/>
          <w:szCs w:val="28"/>
        </w:rPr>
      </w:pPr>
      <w:r>
        <w:br w:type="page"/>
      </w:r>
    </w:p>
    <w:p w14:paraId="1261639B" w14:textId="68EE67E9" w:rsidR="00F435CF" w:rsidRPr="00D00A59" w:rsidRDefault="00093075" w:rsidP="007C0A41">
      <w:pPr>
        <w:pStyle w:val="Titre1"/>
      </w:pPr>
      <w:r>
        <w:lastRenderedPageBreak/>
        <w:t>Méthodologie</w:t>
      </w:r>
    </w:p>
    <w:p w14:paraId="46775439" w14:textId="5670FDF4" w:rsidR="00D00A59" w:rsidRPr="00D00A59" w:rsidRDefault="00093075" w:rsidP="007C0A41">
      <w:pPr>
        <w:pStyle w:val="Titre2"/>
      </w:pPr>
      <w:r>
        <w:t>Population et échantillon</w:t>
      </w:r>
    </w:p>
    <w:p w14:paraId="1A2673CD" w14:textId="31F9F7BB" w:rsidR="00D00A59" w:rsidRPr="00D00A59" w:rsidRDefault="00093075" w:rsidP="007C0A41">
      <w:pPr>
        <w:pStyle w:val="Titre2"/>
      </w:pPr>
      <w:r>
        <w:t>Outils et matériaux</w:t>
      </w:r>
    </w:p>
    <w:p w14:paraId="6E67726B" w14:textId="3742449C" w:rsidR="00D00A59" w:rsidRPr="00D00A59" w:rsidRDefault="00093075" w:rsidP="007C0A41">
      <w:pPr>
        <w:pStyle w:val="Titre2"/>
      </w:pPr>
      <w:r>
        <w:t>Procédure de l’expérience</w:t>
      </w:r>
    </w:p>
    <w:p w14:paraId="62FE02A3" w14:textId="56D91BB7" w:rsidR="00D00A59" w:rsidRPr="00D00A59" w:rsidRDefault="00A04E94" w:rsidP="007C0A41">
      <w:pPr>
        <w:pStyle w:val="Titre2"/>
      </w:pPr>
      <w:r>
        <w:t>Collecte et traitement des données</w:t>
      </w:r>
    </w:p>
    <w:p w14:paraId="1306DA07" w14:textId="5A29A69D" w:rsidR="00D00A59" w:rsidRDefault="00A04E94" w:rsidP="007C0A41">
      <w:pPr>
        <w:pStyle w:val="Titre2"/>
      </w:pPr>
      <w:r>
        <w:t>Considération éthique</w:t>
      </w:r>
    </w:p>
    <w:p w14:paraId="171BE895" w14:textId="77777777" w:rsidR="00D00A59" w:rsidRPr="00D00A59" w:rsidRDefault="00D00A59" w:rsidP="00D00A59"/>
    <w:p w14:paraId="5B8AB418" w14:textId="3D1E3E51" w:rsidR="00D00A59" w:rsidRPr="00D00A59" w:rsidRDefault="00A04E94" w:rsidP="007C0A41">
      <w:pPr>
        <w:pStyle w:val="Titre1"/>
      </w:pPr>
      <w:r>
        <w:t xml:space="preserve">Développement du script </w:t>
      </w:r>
      <w:r w:rsidR="00F152B9">
        <w:t>d’automatisation</w:t>
      </w:r>
    </w:p>
    <w:p w14:paraId="2EBDCC3B" w14:textId="0753DE1B" w:rsidR="00D00A59" w:rsidRDefault="00F152B9" w:rsidP="007C0A41">
      <w:pPr>
        <w:pStyle w:val="Titre2"/>
      </w:pPr>
      <w:r>
        <w:t>Conception du script</w:t>
      </w:r>
    </w:p>
    <w:p w14:paraId="51F82939" w14:textId="31ABFF14" w:rsidR="00D00A59" w:rsidRDefault="00F152B9" w:rsidP="007C0A41">
      <w:pPr>
        <w:pStyle w:val="Titre2"/>
      </w:pPr>
      <w:r>
        <w:t>Algorithme et logique</w:t>
      </w:r>
    </w:p>
    <w:p w14:paraId="5AAE2CC8" w14:textId="32C52343" w:rsidR="00D00A59" w:rsidRDefault="007149C8" w:rsidP="00FE5C9E">
      <w:pPr>
        <w:pStyle w:val="Titre2"/>
      </w:pPr>
      <w:r>
        <w:t>Intégration dans le cours</w:t>
      </w:r>
    </w:p>
    <w:p w14:paraId="7311E0C6" w14:textId="7EAD65AB" w:rsidR="00D00A59" w:rsidRDefault="007149C8" w:rsidP="007C0A41">
      <w:pPr>
        <w:pStyle w:val="Titre2"/>
      </w:pPr>
      <w:r>
        <w:t>Tests et validation</w:t>
      </w:r>
    </w:p>
    <w:p w14:paraId="6C5B8DC7" w14:textId="77777777" w:rsidR="00D00A59" w:rsidRDefault="00D00A59" w:rsidP="00D00A59"/>
    <w:p w14:paraId="0DEBCF32" w14:textId="48C08E80" w:rsidR="00D00A59" w:rsidRDefault="007149C8" w:rsidP="00794D8B">
      <w:pPr>
        <w:pStyle w:val="Titre1"/>
      </w:pPr>
      <w:r>
        <w:t>Résultat</w:t>
      </w:r>
    </w:p>
    <w:p w14:paraId="045C7B12" w14:textId="37818E33" w:rsidR="006E742F" w:rsidRDefault="00103138" w:rsidP="00794D8B">
      <w:pPr>
        <w:pStyle w:val="Titre1"/>
      </w:pPr>
      <w:r>
        <w:t>Disscussion</w:t>
      </w:r>
    </w:p>
    <w:p w14:paraId="05489E91" w14:textId="36055DF9" w:rsidR="006E742F" w:rsidRDefault="006E742F" w:rsidP="00794D8B">
      <w:pPr>
        <w:pStyle w:val="Titre1"/>
      </w:pPr>
      <w:bookmarkStart w:id="3" w:name="_Toc149849384"/>
      <w:r w:rsidRPr="006E742F">
        <w:t>Conclusion</w:t>
      </w:r>
      <w:bookmarkEnd w:id="3"/>
    </w:p>
    <w:p w14:paraId="48690FFE" w14:textId="77777777" w:rsidR="00866D93" w:rsidRDefault="00866D93">
      <w:pPr>
        <w:rPr>
          <w:rFonts w:ascii="Arial Narrow" w:eastAsiaTheme="majorEastAsia" w:hAnsi="Arial Narrow" w:cstheme="majorBidi"/>
          <w:b/>
          <w:bCs/>
          <w:color w:val="525252" w:themeColor="accent3" w:themeShade="80"/>
          <w:sz w:val="28"/>
          <w:szCs w:val="28"/>
        </w:rPr>
      </w:pPr>
      <w:bookmarkStart w:id="4" w:name="_Toc149849385"/>
      <w:r>
        <w:br w:type="page"/>
      </w:r>
    </w:p>
    <w:p w14:paraId="35A723F5" w14:textId="035AAB44" w:rsidR="006E742F" w:rsidRPr="006E742F" w:rsidRDefault="006E742F" w:rsidP="007C0A41">
      <w:pPr>
        <w:pStyle w:val="Titre1"/>
      </w:pPr>
      <w:r w:rsidRPr="006E742F">
        <w:lastRenderedPageBreak/>
        <w:t>Bibliographie</w:t>
      </w:r>
      <w:bookmarkEnd w:id="4"/>
    </w:p>
    <w:p w14:paraId="0A78682A" w14:textId="77777777" w:rsidR="00866D93" w:rsidRPr="00866D93" w:rsidRDefault="007B222A" w:rsidP="00866D93">
      <w:pPr>
        <w:pStyle w:val="Bibliographie"/>
        <w:rPr>
          <w:rFonts w:ascii="Calibri" w:hAnsi="Calibri" w:cs="Calibri"/>
        </w:rPr>
      </w:pPr>
      <w:r>
        <w:fldChar w:fldCharType="begin"/>
      </w:r>
      <w:r>
        <w:instrText xml:space="preserve"> ADDIN ZOTERO_BIBL {"uncited":[],"omitted":[],"custom":[]} CSL_BIBLIOGRAPHY </w:instrText>
      </w:r>
      <w:r>
        <w:fldChar w:fldCharType="separate"/>
      </w:r>
      <w:r w:rsidR="00866D93" w:rsidRPr="00866D93">
        <w:rPr>
          <w:rFonts w:ascii="Calibri" w:hAnsi="Calibri" w:cs="Calibri"/>
        </w:rPr>
        <w:t xml:space="preserve">« AI and </w:t>
      </w:r>
      <w:proofErr w:type="spellStart"/>
      <w:proofErr w:type="gramStart"/>
      <w:r w:rsidR="00866D93" w:rsidRPr="00866D93">
        <w:rPr>
          <w:rFonts w:ascii="Calibri" w:hAnsi="Calibri" w:cs="Calibri"/>
        </w:rPr>
        <w:t>education</w:t>
      </w:r>
      <w:proofErr w:type="spellEnd"/>
      <w:r w:rsidR="00866D93" w:rsidRPr="00866D93">
        <w:rPr>
          <w:rFonts w:ascii="Calibri" w:hAnsi="Calibri" w:cs="Calibri"/>
        </w:rPr>
        <w:t>:</w:t>
      </w:r>
      <w:proofErr w:type="gramEnd"/>
      <w:r w:rsidR="00866D93" w:rsidRPr="00866D93">
        <w:rPr>
          <w:rFonts w:ascii="Calibri" w:hAnsi="Calibri" w:cs="Calibri"/>
        </w:rPr>
        <w:t xml:space="preserve"> guidance for </w:t>
      </w:r>
      <w:proofErr w:type="spellStart"/>
      <w:r w:rsidR="00866D93" w:rsidRPr="00866D93">
        <w:rPr>
          <w:rFonts w:ascii="Calibri" w:hAnsi="Calibri" w:cs="Calibri"/>
        </w:rPr>
        <w:t>policy-makers</w:t>
      </w:r>
      <w:proofErr w:type="spellEnd"/>
      <w:r w:rsidR="00866D93" w:rsidRPr="00866D93">
        <w:rPr>
          <w:rFonts w:ascii="Calibri" w:hAnsi="Calibri" w:cs="Calibri"/>
        </w:rPr>
        <w:t xml:space="preserve"> - UNESCO Bibliothèque Numérique ». Consulté le 9 novembre 2023. https://unesdoc.unesco.org/ark:/48223/pf0000376709.</w:t>
      </w:r>
    </w:p>
    <w:p w14:paraId="4840BD71" w14:textId="77777777" w:rsidR="00866D93" w:rsidRPr="00866D93" w:rsidRDefault="00866D93" w:rsidP="00866D93">
      <w:pPr>
        <w:pStyle w:val="Bibliographie"/>
        <w:rPr>
          <w:rFonts w:ascii="Calibri" w:hAnsi="Calibri" w:cs="Calibri"/>
        </w:rPr>
      </w:pPr>
      <w:r w:rsidRPr="00866D93">
        <w:rPr>
          <w:rFonts w:ascii="Calibri" w:hAnsi="Calibri" w:cs="Calibri"/>
        </w:rPr>
        <w:t xml:space="preserve">« Beijing Consensus on </w:t>
      </w:r>
      <w:proofErr w:type="spellStart"/>
      <w:r w:rsidRPr="00866D93">
        <w:rPr>
          <w:rFonts w:ascii="Calibri" w:hAnsi="Calibri" w:cs="Calibri"/>
        </w:rPr>
        <w:t>Artificial</w:t>
      </w:r>
      <w:proofErr w:type="spellEnd"/>
      <w:r w:rsidRPr="00866D93">
        <w:rPr>
          <w:rFonts w:ascii="Calibri" w:hAnsi="Calibri" w:cs="Calibri"/>
        </w:rPr>
        <w:t xml:space="preserve"> Intelligence and Education - UNESCO Bibliothèque Numérique ». Consulté le 9 novembre 2023. https://unesdoc.unesco.org/ark:/48223/pf0000368303.</w:t>
      </w:r>
    </w:p>
    <w:p w14:paraId="76B07C01" w14:textId="77777777" w:rsidR="00866D93" w:rsidRPr="00866D93" w:rsidRDefault="00866D93" w:rsidP="00866D93">
      <w:pPr>
        <w:pStyle w:val="Bibliographie"/>
        <w:rPr>
          <w:rFonts w:ascii="Calibri" w:hAnsi="Calibri" w:cs="Calibri"/>
        </w:rPr>
      </w:pPr>
      <w:r w:rsidRPr="00866D93">
        <w:rPr>
          <w:rFonts w:ascii="Calibri" w:hAnsi="Calibri" w:cs="Calibri"/>
        </w:rPr>
        <w:t>« L’intelligence artificielle dans l’éducation ». Consulté le 9 novembre 2023. https://fr.unesco.org/themes/tic-education/intelligence-artificielle.</w:t>
      </w:r>
    </w:p>
    <w:p w14:paraId="6B92180A" w14:textId="77777777" w:rsidR="00866D93" w:rsidRPr="00866D93" w:rsidRDefault="00866D93" w:rsidP="00866D93">
      <w:pPr>
        <w:pStyle w:val="Bibliographie"/>
        <w:rPr>
          <w:rFonts w:ascii="Calibri" w:hAnsi="Calibri" w:cs="Calibri"/>
        </w:rPr>
      </w:pPr>
      <w:r w:rsidRPr="00866D93">
        <w:rPr>
          <w:rFonts w:ascii="Calibri" w:hAnsi="Calibri" w:cs="Calibri"/>
        </w:rPr>
        <w:t>« </w:t>
      </w:r>
      <w:proofErr w:type="spellStart"/>
      <w:r w:rsidRPr="00866D93">
        <w:rPr>
          <w:rFonts w:ascii="Calibri" w:hAnsi="Calibri" w:cs="Calibri"/>
        </w:rPr>
        <w:t>What</w:t>
      </w:r>
      <w:proofErr w:type="spellEnd"/>
      <w:r w:rsidRPr="00866D93">
        <w:rPr>
          <w:rFonts w:ascii="Calibri" w:hAnsi="Calibri" w:cs="Calibri"/>
        </w:rPr>
        <w:t xml:space="preserve"> are the </w:t>
      </w:r>
      <w:proofErr w:type="spellStart"/>
      <w:r w:rsidRPr="00866D93">
        <w:rPr>
          <w:rFonts w:ascii="Calibri" w:hAnsi="Calibri" w:cs="Calibri"/>
        </w:rPr>
        <w:t>Advantages</w:t>
      </w:r>
      <w:proofErr w:type="spellEnd"/>
      <w:r w:rsidRPr="00866D93">
        <w:rPr>
          <w:rFonts w:ascii="Calibri" w:hAnsi="Calibri" w:cs="Calibri"/>
        </w:rPr>
        <w:t xml:space="preserve"> and </w:t>
      </w:r>
      <w:proofErr w:type="spellStart"/>
      <w:r w:rsidRPr="00866D93">
        <w:rPr>
          <w:rFonts w:ascii="Calibri" w:hAnsi="Calibri" w:cs="Calibri"/>
        </w:rPr>
        <w:t>Disadvantages</w:t>
      </w:r>
      <w:proofErr w:type="spellEnd"/>
      <w:r w:rsidRPr="00866D93">
        <w:rPr>
          <w:rFonts w:ascii="Calibri" w:hAnsi="Calibri" w:cs="Calibri"/>
        </w:rPr>
        <w:t xml:space="preserve"> of AI in </w:t>
      </w:r>
      <w:proofErr w:type="gramStart"/>
      <w:r w:rsidRPr="00866D93">
        <w:rPr>
          <w:rFonts w:ascii="Calibri" w:hAnsi="Calibri" w:cs="Calibri"/>
        </w:rPr>
        <w:t>Education?</w:t>
      </w:r>
      <w:proofErr w:type="gramEnd"/>
      <w:r w:rsidRPr="00866D93">
        <w:rPr>
          <w:rFonts w:ascii="Calibri" w:hAnsi="Calibri" w:cs="Calibri"/>
        </w:rPr>
        <w:t> » Consulté le 9 novembre 2023. https://www.careerera.com/blog/advantages-and-disadvantages-of-ai-in-education.</w:t>
      </w:r>
    </w:p>
    <w:p w14:paraId="01AAE59B" w14:textId="7FCEE269" w:rsidR="0087246E" w:rsidRDefault="007B222A" w:rsidP="006E742F">
      <w:r>
        <w:fldChar w:fldCharType="end"/>
      </w:r>
    </w:p>
    <w:p w14:paraId="22798D20" w14:textId="77777777" w:rsidR="0087246E" w:rsidRDefault="0087246E" w:rsidP="006E742F"/>
    <w:p w14:paraId="1F9FF37C" w14:textId="77777777" w:rsidR="0087246E" w:rsidRDefault="0087246E" w:rsidP="006E742F"/>
    <w:p w14:paraId="557C3BBA" w14:textId="77777777" w:rsidR="0087246E" w:rsidRPr="006E742F" w:rsidRDefault="0087246E" w:rsidP="006E742F"/>
    <w:p w14:paraId="7C04825F" w14:textId="77777777" w:rsidR="00D00A59" w:rsidRPr="00D00A59" w:rsidRDefault="00D00A59" w:rsidP="00D00A59"/>
    <w:sectPr w:rsidR="00D00A59" w:rsidRPr="00D00A59" w:rsidSect="00D56450">
      <w:headerReference w:type="default" r:id="rId9"/>
      <w:headerReference w:type="first" r:id="rId10"/>
      <w:footerReference w:type="first" r:id="rId11"/>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A4EB9" w14:textId="77777777" w:rsidR="000D6254" w:rsidRDefault="000D6254" w:rsidP="008B4171">
      <w:pPr>
        <w:spacing w:after="0" w:line="240" w:lineRule="auto"/>
      </w:pPr>
      <w:r>
        <w:separator/>
      </w:r>
    </w:p>
  </w:endnote>
  <w:endnote w:type="continuationSeparator" w:id="0">
    <w:p w14:paraId="0123A255" w14:textId="77777777" w:rsidR="000D6254" w:rsidRDefault="000D6254"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58970545" name="Image 25897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18B6E" w14:textId="77777777" w:rsidR="000D6254" w:rsidRDefault="000D6254" w:rsidP="008B4171">
      <w:pPr>
        <w:spacing w:after="0" w:line="240" w:lineRule="auto"/>
      </w:pPr>
      <w:r>
        <w:separator/>
      </w:r>
    </w:p>
  </w:footnote>
  <w:footnote w:type="continuationSeparator" w:id="0">
    <w:p w14:paraId="027EF399" w14:textId="77777777" w:rsidR="000D6254" w:rsidRDefault="000D6254" w:rsidP="008B4171">
      <w:pPr>
        <w:spacing w:after="0" w:line="240" w:lineRule="auto"/>
      </w:pPr>
      <w:r>
        <w:continuationSeparator/>
      </w:r>
    </w:p>
  </w:footnote>
  <w:footnote w:id="1">
    <w:p w14:paraId="137FBCF5" w14:textId="77777777" w:rsidR="007B222A" w:rsidRPr="007B222A" w:rsidRDefault="007B222A" w:rsidP="007B222A">
      <w:pPr>
        <w:pStyle w:val="Notedebasdepage"/>
        <w:rPr>
          <w:lang w:val="fr-FR"/>
        </w:rPr>
      </w:pPr>
      <w:r>
        <w:rPr>
          <w:rStyle w:val="Appelnotedebasdep"/>
        </w:rPr>
        <w:footnoteRef/>
      </w:r>
      <w:r>
        <w:t xml:space="preserve"> </w:t>
      </w:r>
      <w:r>
        <w:fldChar w:fldCharType="begin"/>
      </w:r>
      <w:r>
        <w:instrText xml:space="preserve"> ADDIN ZOTERO_ITEM CSL_CITATION {"citationID":"huWwd5RS","properties":{"formattedCitation":"\\uc0\\u171{}\\uc0\\u160{}L\\uc0\\u8217{}intelligence artificielle dans l\\uc0\\u8217{}\\uc0\\u233{}ducation\\uc0\\u160{}\\uc0\\u187{}.","plainCitation":"« L’intelligence artificielle dans l’éducation ».","noteIndex":1},"citationItems":[{"id":3,"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fldChar w:fldCharType="separate"/>
      </w:r>
      <w:r w:rsidRPr="007B222A">
        <w:rPr>
          <w:rFonts w:ascii="Calibri" w:hAnsi="Calibri" w:cs="Calibri"/>
          <w:szCs w:val="24"/>
        </w:rPr>
        <w:t>« L’intelligence artificielle dans l’éducation ».</w:t>
      </w:r>
      <w:r>
        <w:fldChar w:fldCharType="end"/>
      </w:r>
    </w:p>
  </w:footnote>
  <w:footnote w:id="2">
    <w:p w14:paraId="430253DB" w14:textId="7592341E" w:rsidR="003F687C" w:rsidRPr="003F687C" w:rsidRDefault="003F687C">
      <w:pPr>
        <w:pStyle w:val="Notedebasdepage"/>
        <w:rPr>
          <w:lang w:val="fr-FR"/>
        </w:rPr>
      </w:pPr>
      <w:r>
        <w:rPr>
          <w:rStyle w:val="Appelnotedebasdep"/>
        </w:rPr>
        <w:footnoteRef/>
      </w:r>
      <w:r>
        <w:t xml:space="preserve"> </w:t>
      </w:r>
      <w:r>
        <w:fldChar w:fldCharType="begin"/>
      </w:r>
      <w:r>
        <w:instrText xml:space="preserve"> ADDIN ZOTERO_ITEM CSL_CITATION {"citationID":"ot4q74EL","properties":{"formattedCitation":"\\uc0\\u171{}\\uc0\\u160{}AI and education: guidance for policy-makers - UNESCO Biblioth\\uc0\\u232{}que Num\\uc0\\u233{}rique\\uc0\\u160{}\\uc0\\u187{}.","plainCitation":"« AI and education: guidance for policy-makers - UNESCO Bibliothèque Numérique ».","noteIndex":2},"citationItems":[{"id":5,"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fldChar w:fldCharType="separate"/>
      </w:r>
      <w:r w:rsidRPr="003F687C">
        <w:rPr>
          <w:rFonts w:ascii="Calibri" w:hAnsi="Calibri" w:cs="Calibri"/>
          <w:szCs w:val="24"/>
        </w:rPr>
        <w:t xml:space="preserve">« AI and </w:t>
      </w:r>
      <w:proofErr w:type="spellStart"/>
      <w:proofErr w:type="gramStart"/>
      <w:r w:rsidRPr="003F687C">
        <w:rPr>
          <w:rFonts w:ascii="Calibri" w:hAnsi="Calibri" w:cs="Calibri"/>
          <w:szCs w:val="24"/>
        </w:rPr>
        <w:t>education</w:t>
      </w:r>
      <w:proofErr w:type="spellEnd"/>
      <w:r w:rsidRPr="003F687C">
        <w:rPr>
          <w:rFonts w:ascii="Calibri" w:hAnsi="Calibri" w:cs="Calibri"/>
          <w:szCs w:val="24"/>
        </w:rPr>
        <w:t>:</w:t>
      </w:r>
      <w:proofErr w:type="gramEnd"/>
      <w:r w:rsidRPr="003F687C">
        <w:rPr>
          <w:rFonts w:ascii="Calibri" w:hAnsi="Calibri" w:cs="Calibri"/>
          <w:szCs w:val="24"/>
        </w:rPr>
        <w:t xml:space="preserve"> guidance for </w:t>
      </w:r>
      <w:proofErr w:type="spellStart"/>
      <w:r w:rsidRPr="003F687C">
        <w:rPr>
          <w:rFonts w:ascii="Calibri" w:hAnsi="Calibri" w:cs="Calibri"/>
          <w:szCs w:val="24"/>
        </w:rPr>
        <w:t>policy-makers</w:t>
      </w:r>
      <w:proofErr w:type="spellEnd"/>
      <w:r w:rsidRPr="003F687C">
        <w:rPr>
          <w:rFonts w:ascii="Calibri" w:hAnsi="Calibri" w:cs="Calibri"/>
          <w:szCs w:val="24"/>
        </w:rPr>
        <w:t xml:space="preserve"> - UNESCO Bibliothèque Numérique ».</w:t>
      </w:r>
      <w:r>
        <w:fldChar w:fldCharType="end"/>
      </w:r>
    </w:p>
  </w:footnote>
  <w:footnote w:id="3">
    <w:p w14:paraId="12535D5D" w14:textId="6B3F9ED4" w:rsidR="0018525B" w:rsidRPr="0018525B" w:rsidRDefault="0018525B">
      <w:pPr>
        <w:pStyle w:val="Notedebasdepage"/>
        <w:rPr>
          <w:lang w:val="fr-FR"/>
        </w:rPr>
      </w:pPr>
      <w:r>
        <w:rPr>
          <w:rStyle w:val="Appelnotedebasdep"/>
        </w:rPr>
        <w:footnoteRef/>
      </w:r>
      <w:r>
        <w:t xml:space="preserve"> </w:t>
      </w:r>
      <w:r>
        <w:fldChar w:fldCharType="begin"/>
      </w:r>
      <w:r>
        <w:instrText xml:space="preserve"> ADDIN ZOTERO_ITEM CSL_CITATION {"citationID":"eyvkHtGk","properties":{"formattedCitation":"\\uc0\\u171{}\\uc0\\u160{}Beijing Consensus on Artificial Intelligence and Education - UNESCO Biblioth\\uc0\\u232{}que Num\\uc0\\u233{}rique\\uc0\\u160{}\\uc0\\u187{}.","plainCitation":"« Beijing Consensus on Artificial Intelligence and Education - UNESCO Bibliothèque Numérique ».","noteIndex":3},"citationItems":[{"id":6,"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fldChar w:fldCharType="separate"/>
      </w:r>
      <w:r w:rsidRPr="0018525B">
        <w:rPr>
          <w:rFonts w:ascii="Calibri" w:hAnsi="Calibri" w:cs="Calibri"/>
          <w:szCs w:val="24"/>
        </w:rPr>
        <w:t xml:space="preserve">« Beijing Consensus on </w:t>
      </w:r>
      <w:proofErr w:type="spellStart"/>
      <w:r w:rsidRPr="0018525B">
        <w:rPr>
          <w:rFonts w:ascii="Calibri" w:hAnsi="Calibri" w:cs="Calibri"/>
          <w:szCs w:val="24"/>
        </w:rPr>
        <w:t>Artificial</w:t>
      </w:r>
      <w:proofErr w:type="spellEnd"/>
      <w:r w:rsidRPr="0018525B">
        <w:rPr>
          <w:rFonts w:ascii="Calibri" w:hAnsi="Calibri" w:cs="Calibri"/>
          <w:szCs w:val="24"/>
        </w:rPr>
        <w:t xml:space="preserve"> Intelligence and Education - UNESCO Bibliothèque Numérique ».</w:t>
      </w:r>
      <w:r>
        <w:fldChar w:fldCharType="end"/>
      </w:r>
    </w:p>
  </w:footnote>
  <w:footnote w:id="4">
    <w:p w14:paraId="424AE64D" w14:textId="59B59394" w:rsidR="00866D93" w:rsidRPr="00866D93" w:rsidRDefault="00866D93">
      <w:pPr>
        <w:pStyle w:val="Notedebasdepage"/>
        <w:rPr>
          <w:lang w:val="fr-FR"/>
        </w:rPr>
      </w:pPr>
      <w:r>
        <w:rPr>
          <w:rStyle w:val="Appelnotedebasdep"/>
        </w:rPr>
        <w:footnoteRef/>
      </w:r>
      <w:r>
        <w:t xml:space="preserve"> </w:t>
      </w:r>
      <w:r>
        <w:fldChar w:fldCharType="begin"/>
      </w:r>
      <w:r>
        <w:instrText xml:space="preserve"> ADDIN ZOTERO_ITEM CSL_CITATION {"citationID":"SOHWJmfR","properties":{"formattedCitation":"\\uc0\\u171{}\\uc0\\u160{}What are the Advantages and Disadvantages of AI in Education?\\uc0\\u160{}\\uc0\\u187{}","plainCitation":"« What are the Advantages and Disadvantages of AI in Education? »","noteIndex":4},"citationItems":[{"id":8,"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fldChar w:fldCharType="separate"/>
      </w:r>
      <w:r w:rsidRPr="00866D93">
        <w:rPr>
          <w:rFonts w:ascii="Calibri" w:hAnsi="Calibri" w:cs="Calibri"/>
          <w:szCs w:val="24"/>
        </w:rPr>
        <w:t>« </w:t>
      </w:r>
      <w:proofErr w:type="spellStart"/>
      <w:r w:rsidRPr="00866D93">
        <w:rPr>
          <w:rFonts w:ascii="Calibri" w:hAnsi="Calibri" w:cs="Calibri"/>
          <w:szCs w:val="24"/>
        </w:rPr>
        <w:t>What</w:t>
      </w:r>
      <w:proofErr w:type="spellEnd"/>
      <w:r w:rsidRPr="00866D93">
        <w:rPr>
          <w:rFonts w:ascii="Calibri" w:hAnsi="Calibri" w:cs="Calibri"/>
          <w:szCs w:val="24"/>
        </w:rPr>
        <w:t xml:space="preserve"> are the </w:t>
      </w:r>
      <w:proofErr w:type="spellStart"/>
      <w:r w:rsidRPr="00866D93">
        <w:rPr>
          <w:rFonts w:ascii="Calibri" w:hAnsi="Calibri" w:cs="Calibri"/>
          <w:szCs w:val="24"/>
        </w:rPr>
        <w:t>Advantages</w:t>
      </w:r>
      <w:proofErr w:type="spellEnd"/>
      <w:r w:rsidRPr="00866D93">
        <w:rPr>
          <w:rFonts w:ascii="Calibri" w:hAnsi="Calibri" w:cs="Calibri"/>
          <w:szCs w:val="24"/>
        </w:rPr>
        <w:t xml:space="preserve"> and </w:t>
      </w:r>
      <w:proofErr w:type="spellStart"/>
      <w:r w:rsidRPr="00866D93">
        <w:rPr>
          <w:rFonts w:ascii="Calibri" w:hAnsi="Calibri" w:cs="Calibri"/>
          <w:szCs w:val="24"/>
        </w:rPr>
        <w:t>Disadvantages</w:t>
      </w:r>
      <w:proofErr w:type="spellEnd"/>
      <w:r w:rsidRPr="00866D93">
        <w:rPr>
          <w:rFonts w:ascii="Calibri" w:hAnsi="Calibri" w:cs="Calibri"/>
          <w:szCs w:val="24"/>
        </w:rPr>
        <w:t xml:space="preserve"> of AI in </w:t>
      </w:r>
      <w:proofErr w:type="gramStart"/>
      <w:r w:rsidRPr="00866D93">
        <w:rPr>
          <w:rFonts w:ascii="Calibri" w:hAnsi="Calibri" w:cs="Calibri"/>
          <w:szCs w:val="24"/>
        </w:rPr>
        <w:t>Education?</w:t>
      </w:r>
      <w:proofErr w:type="gramEnd"/>
      <w:r w:rsidRPr="00866D93">
        <w:rPr>
          <w:rFonts w:ascii="Calibri" w:hAnsi="Calibri" w:cs="Calibri"/>
          <w:szCs w:val="24"/>
        </w:rPr>
        <w:t>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8B4171">
      <w:tc>
        <w:tcPr>
          <w:tcW w:w="7225" w:type="dxa"/>
          <w:tcBorders>
            <w:left w:val="single" w:sz="18" w:space="0" w:color="2F5496" w:themeColor="accent1" w:themeShade="BF"/>
          </w:tcBorders>
        </w:tcPr>
        <w:p w14:paraId="22B288FE" w14:textId="2BECF711" w:rsidR="008B4171" w:rsidRDefault="008B4171">
          <w:pPr>
            <w:pStyle w:val="En-tte"/>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8"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8B4171">
      <w:tc>
        <w:tcPr>
          <w:tcW w:w="7225" w:type="dxa"/>
          <w:tcBorders>
            <w:left w:val="single" w:sz="18" w:space="0" w:color="2F5496" w:themeColor="accent1" w:themeShade="BF"/>
          </w:tcBorders>
        </w:tcPr>
        <w:p w14:paraId="0B74672A" w14:textId="407EE662" w:rsidR="008B4171" w:rsidRDefault="008B4171">
          <w:pPr>
            <w:pStyle w:val="En-tte"/>
          </w:pPr>
          <w:r w:rsidRPr="00014406">
            <w:rPr>
              <w:color w:val="000000"/>
              <w:sz w:val="18"/>
              <w:szCs w:val="18"/>
            </w:rPr>
            <w:t>Les algorithmes de profilage : Au services de la publicité plus que l’utilisateur</w:t>
          </w:r>
          <w:r>
            <w:rPr>
              <w:color w:val="000000"/>
              <w:sz w:val="18"/>
              <w:szCs w:val="18"/>
            </w:rPr>
            <w:t xml:space="preserve">                  </w:t>
          </w:r>
        </w:p>
      </w:tc>
      <w:tc>
        <w:tcPr>
          <w:tcW w:w="418" w:type="dxa"/>
          <w:tcBorders>
            <w:right w:val="single" w:sz="18" w:space="0" w:color="2F5496" w:themeColor="accent1" w:themeShade="BF"/>
          </w:tcBorders>
        </w:tcPr>
        <w:p w14:paraId="29D56E7C" w14:textId="77777777" w:rsidR="008B4171" w:rsidRDefault="008B4171">
          <w:pPr>
            <w:pStyle w:val="En-tte"/>
          </w:pPr>
        </w:p>
      </w:tc>
    </w:tr>
    <w:tr w:rsidR="008B4171" w14:paraId="52D38BFD" w14:textId="7BFC658F" w:rsidTr="008B4171">
      <w:tc>
        <w:tcPr>
          <w:tcW w:w="7225" w:type="dxa"/>
          <w:tcBorders>
            <w:left w:val="single" w:sz="18" w:space="0" w:color="2F5496" w:themeColor="accent1" w:themeShade="BF"/>
          </w:tcBorders>
        </w:tcPr>
        <w:p w14:paraId="0BFF0E48" w14:textId="6688DE1E" w:rsidR="008B4171" w:rsidRDefault="008B4171" w:rsidP="008B4171">
          <w:pPr>
            <w:pStyle w:val="En-tte"/>
            <w:tabs>
              <w:tab w:val="clear" w:pos="4536"/>
              <w:tab w:val="clear" w:pos="9072"/>
              <w:tab w:val="left" w:pos="960"/>
            </w:tabs>
          </w:pPr>
          <w:r w:rsidRPr="003F5276">
            <w:rPr>
              <w:color w:val="000000"/>
              <w:sz w:val="18"/>
              <w:szCs w:val="18"/>
            </w:rPr>
            <w:t xml:space="preserve">Chargé de cours : </w:t>
          </w:r>
          <w:r>
            <w:rPr>
              <w:color w:val="000000"/>
              <w:sz w:val="18"/>
              <w:szCs w:val="18"/>
            </w:rPr>
            <w:t>Damien Rosat, Alain Bovet, Michael Perret</w:t>
          </w:r>
          <w:r>
            <w:tab/>
          </w:r>
        </w:p>
      </w:tc>
      <w:tc>
        <w:tcPr>
          <w:tcW w:w="418" w:type="dxa"/>
          <w:tcBorders>
            <w:right w:val="single" w:sz="18" w:space="0" w:color="2F5496" w:themeColor="accent1" w:themeShade="BF"/>
          </w:tcBorders>
        </w:tcPr>
        <w:p w14:paraId="1CD108FA" w14:textId="77777777" w:rsidR="008B4171" w:rsidRDefault="008B4171">
          <w:pPr>
            <w:pStyle w:val="En-tte"/>
          </w:pPr>
        </w:p>
      </w:tc>
    </w:tr>
    <w:tr w:rsidR="008B4171" w14:paraId="71C1E038" w14:textId="1A521333" w:rsidTr="008B4171">
      <w:tc>
        <w:tcPr>
          <w:tcW w:w="7225" w:type="dxa"/>
          <w:tcBorders>
            <w:left w:val="single" w:sz="18" w:space="0" w:color="2F5496" w:themeColor="accent1" w:themeShade="BF"/>
          </w:tcBorders>
        </w:tcPr>
        <w:p w14:paraId="18AE4CB8" w14:textId="0017F4ED" w:rsidR="008B4171" w:rsidRDefault="008B4171">
          <w:pPr>
            <w:pStyle w:val="En-tte"/>
          </w:pPr>
          <w:r>
            <w:rPr>
              <w:color w:val="000000"/>
              <w:sz w:val="18"/>
              <w:szCs w:val="18"/>
            </w:rPr>
            <w:t>Auteur du présent document : Riesen Florian 4IG-TPart</w:t>
          </w:r>
        </w:p>
      </w:tc>
      <w:tc>
        <w:tcPr>
          <w:tcW w:w="418"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367169366" name="Image 36716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4"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8"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9"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1"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0"/>
  </w:num>
  <w:num w:numId="2" w16cid:durableId="1190872631">
    <w:abstractNumId w:val="0"/>
  </w:num>
  <w:num w:numId="3" w16cid:durableId="2053917796">
    <w:abstractNumId w:val="5"/>
  </w:num>
  <w:num w:numId="4" w16cid:durableId="736897213">
    <w:abstractNumId w:val="2"/>
  </w:num>
  <w:num w:numId="5" w16cid:durableId="2142993166">
    <w:abstractNumId w:val="4"/>
  </w:num>
  <w:num w:numId="6" w16cid:durableId="1775397949">
    <w:abstractNumId w:val="2"/>
  </w:num>
  <w:num w:numId="7" w16cid:durableId="2100712206">
    <w:abstractNumId w:val="11"/>
  </w:num>
  <w:num w:numId="8" w16cid:durableId="1955601105">
    <w:abstractNumId w:val="9"/>
  </w:num>
  <w:num w:numId="9" w16cid:durableId="807625265">
    <w:abstractNumId w:val="6"/>
  </w:num>
  <w:num w:numId="10" w16cid:durableId="1671133574">
    <w:abstractNumId w:val="7"/>
  </w:num>
  <w:num w:numId="11" w16cid:durableId="801464934">
    <w:abstractNumId w:val="1"/>
  </w:num>
  <w:num w:numId="12" w16cid:durableId="518158738">
    <w:abstractNumId w:val="3"/>
  </w:num>
  <w:num w:numId="13" w16cid:durableId="129918778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83816"/>
    <w:rsid w:val="00093075"/>
    <w:rsid w:val="000965B9"/>
    <w:rsid w:val="000D07EB"/>
    <w:rsid w:val="000D6254"/>
    <w:rsid w:val="000E16A0"/>
    <w:rsid w:val="00103138"/>
    <w:rsid w:val="0013604A"/>
    <w:rsid w:val="00144DA5"/>
    <w:rsid w:val="0018525B"/>
    <w:rsid w:val="001907D4"/>
    <w:rsid w:val="001A7ECB"/>
    <w:rsid w:val="00215586"/>
    <w:rsid w:val="002D7377"/>
    <w:rsid w:val="003001FD"/>
    <w:rsid w:val="003071B0"/>
    <w:rsid w:val="00307305"/>
    <w:rsid w:val="00384F60"/>
    <w:rsid w:val="00390027"/>
    <w:rsid w:val="003F687C"/>
    <w:rsid w:val="00426091"/>
    <w:rsid w:val="00487C87"/>
    <w:rsid w:val="00515096"/>
    <w:rsid w:val="00520A27"/>
    <w:rsid w:val="00565378"/>
    <w:rsid w:val="005C6874"/>
    <w:rsid w:val="00607795"/>
    <w:rsid w:val="006E742F"/>
    <w:rsid w:val="007149C8"/>
    <w:rsid w:val="0073018C"/>
    <w:rsid w:val="00735662"/>
    <w:rsid w:val="00794D8B"/>
    <w:rsid w:val="007B222A"/>
    <w:rsid w:val="007C0A41"/>
    <w:rsid w:val="007E4DEA"/>
    <w:rsid w:val="007F464F"/>
    <w:rsid w:val="0082005D"/>
    <w:rsid w:val="00847CCD"/>
    <w:rsid w:val="00866D93"/>
    <w:rsid w:val="0087246E"/>
    <w:rsid w:val="0087723A"/>
    <w:rsid w:val="008B4171"/>
    <w:rsid w:val="009446FD"/>
    <w:rsid w:val="009666D8"/>
    <w:rsid w:val="009822BC"/>
    <w:rsid w:val="009C57D6"/>
    <w:rsid w:val="00A04E94"/>
    <w:rsid w:val="00A078FA"/>
    <w:rsid w:val="00B455C7"/>
    <w:rsid w:val="00BB159F"/>
    <w:rsid w:val="00C5320B"/>
    <w:rsid w:val="00CC28F0"/>
    <w:rsid w:val="00D00A59"/>
    <w:rsid w:val="00D56450"/>
    <w:rsid w:val="00DD0F7D"/>
    <w:rsid w:val="00EE20F7"/>
    <w:rsid w:val="00F152B9"/>
    <w:rsid w:val="00F435CF"/>
    <w:rsid w:val="00F70A93"/>
    <w:rsid w:val="00FA4F8A"/>
    <w:rsid w:val="00FB4412"/>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0" w:line="240" w:lineRule="auto"/>
      <w:ind w:left="720" w:hanging="720"/>
    </w:pPr>
  </w:style>
  <w:style w:type="paragraph" w:styleId="Paragraphedeliste">
    <w:name w:val="List Paragraph"/>
    <w:basedOn w:val="Normal"/>
    <w:uiPriority w:val="34"/>
    <w:qFormat/>
    <w:rsid w:val="00144D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7</Pages>
  <Words>1174</Words>
  <Characters>6577</Characters>
  <Application>Microsoft Office Word</Application>
  <DocSecurity>0</DocSecurity>
  <Lines>182</Lines>
  <Paragraphs>115</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vt:lpstr>
    </vt:vector>
  </TitlesOfParts>
  <Company/>
  <LinksUpToDate>false</LinksUpToDate>
  <CharactersWithSpaces>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dc:title>
  <dc:subject/>
  <dc:creator>Florian Riesen</dc:creator>
  <cp:keywords/>
  <dc:description/>
  <cp:lastModifiedBy>Riesen Florian</cp:lastModifiedBy>
  <cp:revision>9</cp:revision>
  <dcterms:created xsi:type="dcterms:W3CDTF">2023-11-09T15:17:00Z</dcterms:created>
  <dcterms:modified xsi:type="dcterms:W3CDTF">2023-11-0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dl8cACz"/&gt;&lt;style id="http://www.zotero.org/styles/chicago-note-bibliography" locale="fr-FR" hasBibliography="1" bibliographyStyleHasBeenSet="1"/&gt;&lt;prefs&gt;&lt;pref name="noteType" value="1"/&gt;&lt;pref nam</vt:lpwstr>
  </property>
  <property fmtid="{D5CDD505-2E9C-101B-9397-08002B2CF9AE}" pid="3" name="ZOTERO_PREF_2">
    <vt:lpwstr>e="fieldType" value="Field"/&gt;&lt;/prefs&gt;&lt;/data&gt;</vt:lpwstr>
  </property>
</Properties>
</file>